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CD7A2B" w:rsidRDefault="00CD7A2B" w:rsidP="00CD7A2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ELLO MARIAM OMOBOLANLE</w:t>
      </w:r>
    </w:p>
    <w:p w:rsidR="00CD7A2B" w:rsidRPr="00CD7A2B" w:rsidRDefault="00CD7A2B" w:rsidP="00CD7A2B">
      <w:pPr>
        <w:spacing w:after="0" w:line="240" w:lineRule="auto"/>
        <w:jc w:val="center"/>
        <w:rPr>
          <w:rFonts w:ascii="Times New Roman" w:hAnsi="Times New Roman" w:cs="Times New Roman"/>
          <w:b/>
          <w:sz w:val="24"/>
          <w:szCs w:val="24"/>
        </w:rPr>
      </w:pPr>
      <w:r w:rsidRPr="00CD7A2B">
        <w:rPr>
          <w:rFonts w:ascii="Times New Roman" w:hAnsi="Times New Roman" w:cs="Times New Roman"/>
          <w:b/>
          <w:sz w:val="24"/>
          <w:szCs w:val="24"/>
        </w:rPr>
        <w:t>ND/23/SLT/PT/0350</w:t>
      </w:r>
    </w:p>
    <w:p w:rsidR="00C73AD7" w:rsidRDefault="00C73AD7" w:rsidP="00C73AD7">
      <w:pPr>
        <w:spacing w:after="0" w:line="240" w:lineRule="auto"/>
        <w:jc w:val="center"/>
        <w:rPr>
          <w:rFonts w:ascii="Times New Roman" w:hAnsi="Times New Roman" w:cs="Times New Roman"/>
          <w:b/>
          <w:sz w:val="24"/>
          <w:szCs w:val="24"/>
        </w:rPr>
      </w:pPr>
    </w:p>
    <w:p w:rsidR="00670EDD" w:rsidRDefault="00670EDD"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Pr="001E31B2"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C73AD7" w:rsidRPr="001E31B2" w:rsidRDefault="00C73AD7" w:rsidP="00C73AD7">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 xml:space="preserve">above name and </w:t>
      </w:r>
      <w:r w:rsidRPr="001E31B2">
        <w:rPr>
          <w:rFonts w:ascii="Times New Roman" w:hAnsi="Times New Roman" w:cs="Times New Roman"/>
          <w:sz w:val="24"/>
          <w:szCs w:val="24"/>
        </w:rPr>
        <w:t>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C73AD7"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C73AD7"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b/>
          <w:sz w:val="24"/>
          <w:szCs w:val="24"/>
        </w:rPr>
      </w:pPr>
    </w:p>
    <w:p w:rsidR="00C73AD7" w:rsidRPr="001E31B2" w:rsidRDefault="00C73AD7" w:rsidP="00C73AD7">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6B0162" w:rsidRDefault="00C73AD7" w:rsidP="00C73AD7">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C73AD7" w:rsidRPr="006B0162" w:rsidRDefault="00C73AD7" w:rsidP="00C73AD7">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C73AD7" w:rsidRPr="001E31B2"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C73AD7" w:rsidRPr="001E31B2" w:rsidRDefault="00C73AD7" w:rsidP="00C73AD7">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154901"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154901"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154901"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154901"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154901"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154901" w:rsidRPr="00BA5366">
        <w:rPr>
          <w:rFonts w:ascii="Times New Roman" w:hAnsi="Times New Roman" w:cs="Times New Roman"/>
          <w:bCs/>
          <w:sz w:val="24"/>
          <w:szCs w:val="24"/>
          <w:lang w:val="en-US"/>
        </w:rPr>
        <w:fldChar w:fldCharType="end"/>
      </w:r>
      <w:bookmarkEnd w:id="2"/>
    </w:p>
    <w:sectPr w:rsidR="00072901" w:rsidSect="00BA5366">
      <w:footerReference w:type="even" r:id="rId19"/>
      <w:footerReference w:type="default" r:id="rId20"/>
      <w:footerReference w:type="first" r:id="rId21"/>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048E" w:rsidRDefault="0029048E" w:rsidP="00154901">
      <w:pPr>
        <w:spacing w:after="0" w:line="240" w:lineRule="auto"/>
      </w:pPr>
      <w:r>
        <w:separator/>
      </w:r>
    </w:p>
  </w:endnote>
  <w:endnote w:type="continuationSeparator" w:id="1">
    <w:p w:rsidR="0029048E" w:rsidRDefault="0029048E"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154901">
    <w:pPr>
      <w:pStyle w:val="Footer"/>
      <w:jc w:val="center"/>
    </w:pPr>
    <w:r>
      <w:fldChar w:fldCharType="begin"/>
    </w:r>
    <w:r w:rsidR="00294D93">
      <w:instrText xml:space="preserve"> PAGE   \* MERGEFORMAT </w:instrText>
    </w:r>
    <w:r>
      <w:fldChar w:fldCharType="separate"/>
    </w:r>
    <w:r w:rsidR="00CD7A2B">
      <w:rPr>
        <w:noProof/>
      </w:rPr>
      <w:t>vii</w:t>
    </w:r>
    <w:r>
      <w:fldChar w:fldCharType="end"/>
    </w:r>
  </w:p>
  <w:p w:rsidR="00B6363D" w:rsidRDefault="0029048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154901">
    <w:pPr>
      <w:pStyle w:val="Footer"/>
      <w:jc w:val="center"/>
    </w:pPr>
    <w:r>
      <w:fldChar w:fldCharType="begin"/>
    </w:r>
    <w:r w:rsidR="00294D93">
      <w:instrText xml:space="preserve"> PAGE   \* MERGEFORMAT </w:instrText>
    </w:r>
    <w:r>
      <w:fldChar w:fldCharType="separate"/>
    </w:r>
    <w:r w:rsidR="00CD7A2B">
      <w:rPr>
        <w:noProof/>
      </w:rPr>
      <w:t>i</w:t>
    </w:r>
    <w:r>
      <w:fldChar w:fldCharType="end"/>
    </w:r>
  </w:p>
  <w:p w:rsidR="00B6363D" w:rsidRDefault="0029048E">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154901">
    <w:pPr>
      <w:pStyle w:val="Footer"/>
      <w:jc w:val="center"/>
    </w:pPr>
    <w:r>
      <w:fldChar w:fldCharType="begin"/>
    </w:r>
    <w:r w:rsidR="00294D93">
      <w:instrText xml:space="preserve"> PAGE   \* MERGEFORMAT </w:instrText>
    </w:r>
    <w:r>
      <w:fldChar w:fldCharType="separate"/>
    </w:r>
    <w:r w:rsidR="00CD7A2B">
      <w:rPr>
        <w:noProof/>
      </w:rPr>
      <w:t>18</w:t>
    </w:r>
    <w:r>
      <w:fldChar w:fldCharType="end"/>
    </w:r>
  </w:p>
  <w:p w:rsidR="00083EAB" w:rsidRDefault="0029048E">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154901">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29048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048E" w:rsidRDefault="0029048E" w:rsidP="00154901">
      <w:pPr>
        <w:spacing w:after="0" w:line="240" w:lineRule="auto"/>
      </w:pPr>
      <w:r>
        <w:separator/>
      </w:r>
    </w:p>
  </w:footnote>
  <w:footnote w:type="continuationSeparator" w:id="1">
    <w:p w:rsidR="0029048E" w:rsidRDefault="0029048E"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29048E"/>
    <w:rsid w:val="00294D93"/>
    <w:rsid w:val="00456474"/>
    <w:rsid w:val="004B4F65"/>
    <w:rsid w:val="00502B66"/>
    <w:rsid w:val="005A7B0F"/>
    <w:rsid w:val="00670EDD"/>
    <w:rsid w:val="00873438"/>
    <w:rsid w:val="008B721F"/>
    <w:rsid w:val="00C73AD7"/>
    <w:rsid w:val="00CD7A2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25</Pages>
  <Words>5900</Words>
  <Characters>33631</Characters>
  <Application>Microsoft Office Word</Application>
  <DocSecurity>0</DocSecurity>
  <Lines>280</Lines>
  <Paragraphs>78</Paragraphs>
  <ScaleCrop>false</ScaleCrop>
  <Company/>
  <LinksUpToDate>false</LinksUpToDate>
  <CharactersWithSpaces>394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5-08-12T11:04:00Z</dcterms:created>
  <dcterms:modified xsi:type="dcterms:W3CDTF">2025-08-15T05:26:00Z</dcterms:modified>
</cp:coreProperties>
</file>